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7ABEE" w14:textId="2F9F2163" w:rsidR="00C20163" w:rsidRPr="0001148C" w:rsidRDefault="009166A2" w:rsidP="00C20163">
      <w:pPr>
        <w:pStyle w:val="Titre"/>
      </w:pPr>
      <w:r>
        <w:t>Re</w:t>
      </w:r>
      <w:r w:rsidR="00C20163">
        <w:t>act-Native</w:t>
      </w:r>
      <w:r w:rsidR="0001148C">
        <w:br/>
      </w:r>
      <w:r w:rsidR="0001148C" w:rsidRPr="0001148C">
        <w:rPr>
          <w:color w:val="FF0000"/>
        </w:rPr>
        <w:t>WatchNext</w:t>
      </w:r>
    </w:p>
    <w:p w14:paraId="0FEBBA4E" w14:textId="77777777" w:rsidR="00C20163" w:rsidRPr="00C20163" w:rsidRDefault="00C20163" w:rsidP="00C20163"/>
    <w:p w14:paraId="61570B17" w14:textId="77777777" w:rsidR="00C20163" w:rsidRDefault="00C20163" w:rsidP="0001148C">
      <w:pPr>
        <w:pStyle w:val="Titre1"/>
      </w:pPr>
      <w:r>
        <w:t>Démarche d’expérimentation</w:t>
      </w:r>
    </w:p>
    <w:p w14:paraId="6E1CB2FF" w14:textId="7789B26C" w:rsidR="00F27C31" w:rsidRDefault="009166A2" w:rsidP="00D6292F">
      <w:pPr>
        <w:pStyle w:val="Titre2"/>
      </w:pPr>
      <w:r>
        <w:t>Ionic</w:t>
      </w:r>
      <w:r w:rsidR="00B675C1">
        <w:rPr>
          <w:rStyle w:val="Appeldenotedefin"/>
        </w:rPr>
        <w:endnoteReference w:id="1"/>
      </w:r>
    </w:p>
    <w:p w14:paraId="1D346DCC" w14:textId="120B27FA" w:rsidR="009166A2" w:rsidRPr="009166A2" w:rsidRDefault="009166A2" w:rsidP="009166A2">
      <w:pPr>
        <w:pStyle w:val="Titre3"/>
      </w:pPr>
      <w:r>
        <w:t>Description</w:t>
      </w:r>
    </w:p>
    <w:p w14:paraId="0922F956" w14:textId="315E349E" w:rsidR="00D6292F" w:rsidRDefault="00D6292F" w:rsidP="00D6292F">
      <w:r>
        <w:t xml:space="preserve">Ionic est un ensemble d’outils qui permet de développer des applications mobiles hybrides rapidement et facilement avec AngularJS </w:t>
      </w:r>
      <w:r w:rsidR="004D754D">
        <w:rPr>
          <w:rStyle w:val="Appeldenotedefin"/>
        </w:rPr>
        <w:endnoteReference w:id="2"/>
      </w:r>
      <w:r>
        <w:t xml:space="preserve">pour les applications webs et Cordova </w:t>
      </w:r>
      <w:r w:rsidR="004D754D">
        <w:rPr>
          <w:rStyle w:val="Appeldenotedefin"/>
        </w:rPr>
        <w:endnoteReference w:id="3"/>
      </w:r>
      <w:r>
        <w:t xml:space="preserve">pour les applications natives. Elle permet également un maintien constant de l’application comparer à une application native conventionnelle. Elle s’appuie sur la plateforme NodeJS </w:t>
      </w:r>
      <w:r w:rsidR="004D754D">
        <w:rPr>
          <w:rStyle w:val="Appeldenotedefin"/>
        </w:rPr>
        <w:endnoteReference w:id="4"/>
      </w:r>
      <w:r>
        <w:t xml:space="preserve">et </w:t>
      </w:r>
      <w:r w:rsidR="009166A2">
        <w:t xml:space="preserve">NPM </w:t>
      </w:r>
      <w:r w:rsidR="004D754D">
        <w:rPr>
          <w:rStyle w:val="Appeldenotedefin"/>
        </w:rPr>
        <w:endnoteReference w:id="5"/>
      </w:r>
      <w:r w:rsidR="009166A2">
        <w:t>pour installer les nouveaux modules.</w:t>
      </w:r>
    </w:p>
    <w:p w14:paraId="3E882A74" w14:textId="2B247DC8" w:rsidR="009166A2" w:rsidRDefault="009166A2" w:rsidP="009166A2">
      <w:pPr>
        <w:pStyle w:val="Titre3"/>
      </w:pPr>
      <w:r>
        <w:t>Problèmes rencontrés</w:t>
      </w:r>
    </w:p>
    <w:p w14:paraId="6075232F" w14:textId="66E17A96" w:rsidR="009166A2" w:rsidRDefault="009166A2" w:rsidP="009166A2">
      <w:r>
        <w:t xml:space="preserve">Le problème de Ionic est le manque de composantes et les contraintes de l’utilisation d’une plateforme web avec la limitation de ce dernier. Nous voulions faire un lecteur vidéo </w:t>
      </w:r>
      <w:r w:rsidR="004D754D">
        <w:rPr>
          <w:rStyle w:val="Appeldenotedefin"/>
        </w:rPr>
        <w:endnoteReference w:id="6"/>
      </w:r>
      <w:r>
        <w:t>personnalisé pour remplir les conditions voulus, mais il était limité au lecteur par défaut de Ionic qui n’était vraiment pas convenable pour la poursuite de notre application. Nous devions donc trouver une nouveau Framework pour pouvoir nous offrir plus de possibilités de personnalisation.</w:t>
      </w:r>
    </w:p>
    <w:p w14:paraId="77CA9F14" w14:textId="492E8DA2" w:rsidR="009166A2" w:rsidRDefault="009166A2" w:rsidP="009166A2">
      <w:pPr>
        <w:pStyle w:val="Titre2"/>
      </w:pPr>
      <w:r>
        <w:t>React-Native</w:t>
      </w:r>
      <w:r w:rsidR="004D754D">
        <w:rPr>
          <w:rStyle w:val="Appeldenotedefin"/>
        </w:rPr>
        <w:endnoteReference w:id="7"/>
      </w:r>
    </w:p>
    <w:p w14:paraId="0B54B11C" w14:textId="0B934B2A" w:rsidR="009166A2" w:rsidRDefault="004D754D" w:rsidP="009166A2">
      <w:pPr>
        <w:pStyle w:val="Titre3"/>
      </w:pPr>
      <w:r>
        <w:t>Description</w:t>
      </w:r>
    </w:p>
    <w:p w14:paraId="11D5CE5C" w14:textId="7D1F7692" w:rsidR="004D754D" w:rsidRDefault="004D754D" w:rsidP="004D754D">
      <w:r>
        <w:t xml:space="preserve">React-Native est un Framework mobile qui a été développer par Facebook. Il offre un très grand support en ligne par sa popularité et par plusieurs contributeurs sur </w:t>
      </w:r>
      <w:r w:rsidR="00B74463">
        <w:t>GitHub</w:t>
      </w:r>
      <w:r>
        <w:t xml:space="preserve">. Il offre une approche par composants très intéressante. Le gros point de </w:t>
      </w:r>
      <w:r w:rsidR="00B74463">
        <w:t>React</w:t>
      </w:r>
      <w:r>
        <w:t>-native c’est qu’il est basé sur un état chan</w:t>
      </w:r>
      <w:r w:rsidR="00B74463">
        <w:t>geable avec un DOM virtuel qui met à jour le vrai DOM ce qui facilite la vue de l’application au fur et à mesure avec la méthode intégré « .render() ».</w:t>
      </w:r>
    </w:p>
    <w:p w14:paraId="1BEFE3FE" w14:textId="5150BC50" w:rsidR="00B74463" w:rsidRDefault="00B74463" w:rsidP="00B74463">
      <w:pPr>
        <w:pStyle w:val="Titre3"/>
      </w:pPr>
      <w:r>
        <w:t>Résolution du problème initial</w:t>
      </w:r>
    </w:p>
    <w:p w14:paraId="21E0956C" w14:textId="55ECAA9D" w:rsidR="009166A2" w:rsidRPr="00D6292F" w:rsidRDefault="00B74463" w:rsidP="00D6292F">
      <w:r>
        <w:t>Grace à l’approche par composants, elle nous a permis d’utilisé facilement une librairie open source en ligne qui est react-native-youtube</w:t>
      </w:r>
      <w:r>
        <w:rPr>
          <w:rStyle w:val="Appeldenotedefin"/>
        </w:rPr>
        <w:endnoteReference w:id="8"/>
      </w:r>
      <w:r>
        <w:t xml:space="preserve"> et pouvoir le personnaliser à notre guise pour pouvoir l’intégré à notre concept de vidéo visé avec la librairie avec la librairie react-native-swipeout</w:t>
      </w:r>
      <w:r>
        <w:rPr>
          <w:rStyle w:val="Appeldenotedefin"/>
        </w:rPr>
        <w:endnoteReference w:id="9"/>
      </w:r>
      <w:r w:rsidR="00B81CA9">
        <w:t>. De plus le DOM virtuel nous permet de tester facilement la personnalisation de nos composantes et son fonctionnement.</w:t>
      </w:r>
    </w:p>
    <w:p w14:paraId="5CF99C6A" w14:textId="1EF4F7BC" w:rsidR="00C20163" w:rsidRDefault="00C20163" w:rsidP="0001148C">
      <w:pPr>
        <w:pStyle w:val="Titre1"/>
      </w:pPr>
      <w:r>
        <w:lastRenderedPageBreak/>
        <w:t>Devis technique de l’outil</w:t>
      </w:r>
    </w:p>
    <w:p w14:paraId="60E2C87F" w14:textId="77777777" w:rsidR="00D6292F" w:rsidRDefault="00D6292F" w:rsidP="00D6292F">
      <w:pPr>
        <w:pStyle w:val="Titre2"/>
      </w:pPr>
      <w:r>
        <w:t>Pré-installation des composantes</w:t>
      </w:r>
    </w:p>
    <w:p w14:paraId="77328D6B" w14:textId="77777777" w:rsidR="00D6292F" w:rsidRDefault="00D6292F" w:rsidP="00D6292F">
      <w:pPr>
        <w:pStyle w:val="Titre3"/>
      </w:pPr>
      <w:r>
        <w:t>Windows</w:t>
      </w:r>
    </w:p>
    <w:p w14:paraId="6968478A" w14:textId="77777777" w:rsidR="00D6292F" w:rsidRPr="00F51CA2" w:rsidRDefault="00D6292F" w:rsidP="00D6292F">
      <w:pPr>
        <w:pStyle w:val="Titre4"/>
      </w:pPr>
      <w:r>
        <w:t>Installation de REACT-NATIVE</w:t>
      </w:r>
    </w:p>
    <w:p w14:paraId="608D7B22" w14:textId="77777777" w:rsidR="00D6292F" w:rsidRDefault="00D6292F" w:rsidP="00D6292F">
      <w:pPr>
        <w:pStyle w:val="Titre5"/>
      </w:pPr>
      <w:r>
        <w:t>Installation de Node.JS</w:t>
      </w:r>
    </w:p>
    <w:p w14:paraId="2EB9A6D0" w14:textId="77777777" w:rsidR="00D6292F" w:rsidRDefault="00D6292F" w:rsidP="00D6292F">
      <w:r>
        <w:t xml:space="preserve">Installation par un exécutable avec ce lien : </w:t>
      </w:r>
      <w:hyperlink r:id="rId8" w:history="1">
        <w:r>
          <w:rPr>
            <w:rStyle w:val="Lienhypertexte"/>
          </w:rPr>
          <w:t>NodeJS_v691_LTS</w:t>
        </w:r>
      </w:hyperlink>
      <w:r>
        <w:t xml:space="preserve"> </w:t>
      </w:r>
      <w:r w:rsidRPr="00DE7C90">
        <w:rPr>
          <w:noProof/>
          <w:lang w:eastAsia="fr-CA"/>
        </w:rPr>
        <w:drawing>
          <wp:inline distT="0" distB="0" distL="0" distR="0" wp14:anchorId="5622A87F" wp14:editId="729CF085">
            <wp:extent cx="3021178" cy="2362513"/>
            <wp:effectExtent l="0" t="0" r="8255" b="0"/>
            <wp:docPr id="1" name="Image 1" descr="C:\Users\samou\AppData\Local\Microsoft\Windows\INetCacheContent.Word\2016-11-03 11_45_53-Node.js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ou\AppData\Local\Microsoft\Windows\INetCacheContent.Word\2016-11-03 11_45_53-Node.js Setu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502" cy="2395610"/>
                    </a:xfrm>
                    <a:prstGeom prst="rect">
                      <a:avLst/>
                    </a:prstGeom>
                    <a:noFill/>
                    <a:ln>
                      <a:noFill/>
                    </a:ln>
                  </pic:spPr>
                </pic:pic>
              </a:graphicData>
            </a:graphic>
          </wp:inline>
        </w:drawing>
      </w:r>
    </w:p>
    <w:p w14:paraId="23413CC6" w14:textId="77777777" w:rsidR="00D6292F" w:rsidRDefault="00D6292F" w:rsidP="00D6292F">
      <w:pPr>
        <w:pStyle w:val="Titre5"/>
      </w:pPr>
      <w:r>
        <w:t>Installation de Python2</w:t>
      </w:r>
    </w:p>
    <w:p w14:paraId="18C54F26" w14:textId="2E773221" w:rsidR="00D6292F" w:rsidRPr="00F27C31" w:rsidRDefault="00D6292F" w:rsidP="00D6292F">
      <w:r>
        <w:t xml:space="preserve">Installation par un exécutable avec ce lien : </w:t>
      </w:r>
      <w:hyperlink r:id="rId10" w:history="1">
        <w:r w:rsidRPr="00F27C31">
          <w:rPr>
            <w:rStyle w:val="Lienhypertexte"/>
          </w:rPr>
          <w:t>Python_v2712</w:t>
        </w:r>
      </w:hyperlink>
      <w:r>
        <w:rPr>
          <w:noProof/>
          <w:lang w:eastAsia="fr-CA"/>
        </w:rPr>
        <w:drawing>
          <wp:inline distT="0" distB="0" distL="0" distR="0" wp14:anchorId="7ABC5474" wp14:editId="56F5CAF0">
            <wp:extent cx="3048000" cy="2628900"/>
            <wp:effectExtent l="0" t="0" r="0" b="0"/>
            <wp:docPr id="3" name="Image 3" descr="2016-11-03 12_22_53-Pyth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16-11-03 12_22_53-Python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2628900"/>
                    </a:xfrm>
                    <a:prstGeom prst="rect">
                      <a:avLst/>
                    </a:prstGeom>
                    <a:noFill/>
                    <a:ln>
                      <a:noFill/>
                    </a:ln>
                  </pic:spPr>
                </pic:pic>
              </a:graphicData>
            </a:graphic>
          </wp:inline>
        </w:drawing>
      </w:r>
    </w:p>
    <w:p w14:paraId="647A28C3" w14:textId="77777777" w:rsidR="00D6292F" w:rsidRDefault="00D6292F" w:rsidP="00D6292F">
      <w:pPr>
        <w:pStyle w:val="Titre5"/>
      </w:pPr>
      <w:r>
        <w:lastRenderedPageBreak/>
        <w:t>Installation de REACT-NATIVE</w:t>
      </w:r>
    </w:p>
    <w:p w14:paraId="3D7AB760" w14:textId="77777777" w:rsidR="00D6292F" w:rsidRDefault="00D6292F" w:rsidP="00D6292F">
      <w:pPr>
        <w:pStyle w:val="Titre6"/>
      </w:pPr>
      <w:r>
        <w:t>Installation avec Node.js</w:t>
      </w:r>
    </w:p>
    <w:p w14:paraId="27D9C55A" w14:textId="77777777" w:rsidR="00D6292F" w:rsidRPr="00F27C31" w:rsidRDefault="00D6292F" w:rsidP="00D6292F">
      <w:pPr>
        <w:pStyle w:val="Titre7"/>
      </w:pPr>
      <w:r>
        <w:t>Ouvrir Node.js et taper cette commande (npm est préinstallé dans Node.js)</w:t>
      </w:r>
    </w:p>
    <w:p w14:paraId="6874E19D" w14:textId="77777777" w:rsidR="00D6292F" w:rsidRDefault="00D6292F" w:rsidP="00D6292F">
      <w:r>
        <w:rPr>
          <w:noProof/>
          <w:lang w:eastAsia="fr-CA"/>
        </w:rPr>
        <mc:AlternateContent>
          <mc:Choice Requires="wps">
            <w:drawing>
              <wp:inline distT="0" distB="0" distL="0" distR="0" wp14:anchorId="42287972" wp14:editId="25C7F138">
                <wp:extent cx="5430741" cy="310101"/>
                <wp:effectExtent l="0" t="0" r="17780" b="13970"/>
                <wp:docPr id="4" name="Zone de texte 4"/>
                <wp:cNvGraphicFramePr/>
                <a:graphic xmlns:a="http://schemas.openxmlformats.org/drawingml/2006/main">
                  <a:graphicData uri="http://schemas.microsoft.com/office/word/2010/wordprocessingShape">
                    <wps:wsp>
                      <wps:cNvSpPr txBox="1"/>
                      <wps:spPr>
                        <a:xfrm>
                          <a:off x="0" y="0"/>
                          <a:ext cx="5430741" cy="310101"/>
                        </a:xfrm>
                        <a:prstGeom prst="rect">
                          <a:avLst/>
                        </a:prstGeom>
                        <a:solidFill>
                          <a:schemeClr val="lt1"/>
                        </a:solidFill>
                        <a:ln w="6350">
                          <a:solidFill>
                            <a:prstClr val="black"/>
                          </a:solidFill>
                        </a:ln>
                      </wps:spPr>
                      <wps:txbx>
                        <w:txbxContent>
                          <w:p w14:paraId="08D14F7B" w14:textId="77777777" w:rsidR="00D6292F" w:rsidRPr="00F27C31" w:rsidRDefault="00D6292F" w:rsidP="00D6292F">
                            <w:pPr>
                              <w:rPr>
                                <w:lang w:val="en-CA"/>
                              </w:rPr>
                            </w:pPr>
                            <w:r w:rsidRPr="00F27C31">
                              <w:rPr>
                                <w:rFonts w:ascii="Courier New" w:hAnsi="Courier New" w:cs="Courier New"/>
                                <w:color w:val="484848"/>
                                <w:sz w:val="20"/>
                                <w:szCs w:val="20"/>
                                <w:lang w:val="en-CA"/>
                              </w:rPr>
                              <w:t xml:space="preserve">npm install </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g react</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native</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c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2287972" id="_x0000_t202" coordsize="21600,21600" o:spt="202" path="m,l,21600r21600,l21600,xe">
                <v:stroke joinstyle="miter"/>
                <v:path gradientshapeok="t" o:connecttype="rect"/>
              </v:shapetype>
              <v:shape id="Zone de texte 4" o:spid="_x0000_s1026" type="#_x0000_t202" style="width:427.6pt;height:2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" fillcolor="white [3201]" strokeweight=".5pt">
                <v:textbox>
                  <w:txbxContent>
                    <w:p w14:paraId="08D14F7B" w14:textId="77777777" w:rsidR="00D6292F" w:rsidRPr="00F27C31" w:rsidRDefault="00D6292F" w:rsidP="00D6292F">
                      <w:pPr>
                        <w:rPr>
                          <w:lang w:val="en-CA"/>
                        </w:rPr>
                      </w:pPr>
                      <w:r w:rsidRPr="00F27C31">
                        <w:rPr>
                          <w:rFonts w:ascii="Courier New" w:hAnsi="Courier New" w:cs="Courier New"/>
                          <w:color w:val="484848"/>
                          <w:sz w:val="20"/>
                          <w:szCs w:val="20"/>
                          <w:lang w:val="en-CA"/>
                        </w:rPr>
                        <w:t xml:space="preserve">npm install </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g react</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native</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cli</w:t>
                      </w:r>
                    </w:p>
                  </w:txbxContent>
                </v:textbox>
                <w10:anchorlock/>
              </v:shape>
            </w:pict>
          </mc:Fallback>
        </mc:AlternateContent>
      </w:r>
    </w:p>
    <w:p w14:paraId="67002EA8" w14:textId="38C5B04B" w:rsidR="00D6292F" w:rsidRDefault="00D6292F" w:rsidP="00D6292F">
      <w:r>
        <w:rPr>
          <w:noProof/>
          <w:lang w:eastAsia="fr-CA"/>
        </w:rPr>
        <w:drawing>
          <wp:inline distT="0" distB="0" distL="0" distR="0" wp14:anchorId="2600D3FD" wp14:editId="20AD709B">
            <wp:extent cx="3200400" cy="1390650"/>
            <wp:effectExtent l="0" t="0" r="0" b="0"/>
            <wp:docPr id="2" name="Image 2" descr="2016-11-03 12_25_07-Sélection Invite de comman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016-11-03 12_25_07-Sélection Invite de command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1390650"/>
                    </a:xfrm>
                    <a:prstGeom prst="rect">
                      <a:avLst/>
                    </a:prstGeom>
                    <a:noFill/>
                    <a:ln>
                      <a:noFill/>
                    </a:ln>
                  </pic:spPr>
                </pic:pic>
              </a:graphicData>
            </a:graphic>
          </wp:inline>
        </w:drawing>
      </w:r>
    </w:p>
    <w:p w14:paraId="0D0ACF15" w14:textId="77777777" w:rsidR="00D6292F" w:rsidRDefault="00D6292F" w:rsidP="00D6292F">
      <w:pPr>
        <w:pStyle w:val="Titre4"/>
      </w:pPr>
      <w:r>
        <w:t>Installation des outils connexes à l’utilisation de REACT-NATIVE</w:t>
      </w:r>
    </w:p>
    <w:p w14:paraId="72B70941" w14:textId="77777777" w:rsidR="00D6292F" w:rsidRDefault="00D6292F" w:rsidP="00D6292F">
      <w:pPr>
        <w:pStyle w:val="Titre5"/>
      </w:pPr>
      <w:r>
        <w:t>Installer Android Studio</w:t>
      </w:r>
    </w:p>
    <w:p w14:paraId="72EAFE64" w14:textId="77777777" w:rsidR="00D6292F" w:rsidRDefault="00D6292F" w:rsidP="00D6292F">
      <w:pPr>
        <w:pStyle w:val="Titre6"/>
      </w:pPr>
      <w:r>
        <w:t xml:space="preserve">Installation avec l’exécutable d’Android Studio : </w:t>
      </w:r>
      <w:hyperlink r:id="rId13" w:anchor="win-bundle" w:history="1">
        <w:r w:rsidRPr="002C04DD">
          <w:rPr>
            <w:rStyle w:val="Lienhypertexte"/>
          </w:rPr>
          <w:t>Android_Studio_2220</w:t>
        </w:r>
      </w:hyperlink>
    </w:p>
    <w:p w14:paraId="3C2E453A" w14:textId="77777777" w:rsidR="00D6292F" w:rsidRDefault="00D6292F" w:rsidP="00D6292F">
      <w:pPr>
        <w:keepNext/>
      </w:pPr>
      <w:r>
        <w:t xml:space="preserve">Vidéo explicative </w:t>
      </w:r>
      <w:hyperlink r:id="rId14" w:history="1">
        <w:r w:rsidRPr="002C04DD">
          <w:rPr>
            <w:rStyle w:val="Lienhypertexte"/>
          </w:rPr>
          <w:t>ici</w:t>
        </w:r>
      </w:hyperlink>
    </w:p>
    <w:p w14:paraId="36D0B380" w14:textId="23A2C496" w:rsidR="00D6292F" w:rsidRDefault="00B81CA9" w:rsidP="00B81CA9">
      <w:pPr>
        <w:pStyle w:val="Titre6"/>
      </w:pPr>
      <w:r>
        <w:t>Vérifier si Android SDK a été bien installé</w:t>
      </w:r>
    </w:p>
    <w:p w14:paraId="365C6F28" w14:textId="7E10D259" w:rsidR="00B81CA9" w:rsidRDefault="00B81CA9" w:rsidP="00B81CA9">
      <w:pPr>
        <w:pStyle w:val="Titre7"/>
      </w:pPr>
      <w:r>
        <w:t>Ouvrir Android studio et aller dans l’option Configure –SDK Manager</w:t>
      </w:r>
    </w:p>
    <w:p w14:paraId="66628E53" w14:textId="5F3524A1" w:rsidR="00B81CA9" w:rsidRDefault="00B81CA9" w:rsidP="00B81CA9">
      <w:r>
        <w:rPr>
          <w:noProof/>
          <w:lang w:eastAsia="fr-CA"/>
        </w:rPr>
        <w:drawing>
          <wp:inline distT="0" distB="0" distL="0" distR="0" wp14:anchorId="6D8EA5FE" wp14:editId="02F4E0EA">
            <wp:extent cx="3613709" cy="2541461"/>
            <wp:effectExtent l="0" t="0" r="6350" b="0"/>
            <wp:docPr id="5" name="Image 5" descr="Android Studio SDK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roid Studio SDK Manage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0721" cy="2553425"/>
                    </a:xfrm>
                    <a:prstGeom prst="rect">
                      <a:avLst/>
                    </a:prstGeom>
                    <a:noFill/>
                    <a:ln>
                      <a:noFill/>
                    </a:ln>
                  </pic:spPr>
                </pic:pic>
              </a:graphicData>
            </a:graphic>
          </wp:inline>
        </w:drawing>
      </w:r>
    </w:p>
    <w:p w14:paraId="08635EF4" w14:textId="5EFB83C5" w:rsidR="00B81CA9" w:rsidRDefault="00B81CA9" w:rsidP="00B81CA9">
      <w:r>
        <w:br w:type="page"/>
      </w:r>
    </w:p>
    <w:p w14:paraId="4D440595" w14:textId="7D385A85" w:rsidR="00B81CA9" w:rsidRDefault="00B81CA9" w:rsidP="00B81CA9">
      <w:r w:rsidRPr="00B81CA9">
        <w:rPr>
          <w:rStyle w:val="Titre7Car"/>
        </w:rPr>
        <w:t>Vérifier s’il y a bien un SDK d</w:t>
      </w:r>
      <w:r>
        <w:rPr>
          <w:rStyle w:val="Titre7Car"/>
        </w:rPr>
        <w:t>’installé</w:t>
      </w:r>
      <w:r>
        <w:br/>
        <w:t>(Il est préférable d’installé la version récente et la version courante ex : Nougat 7 et Marshmallow 6)</w:t>
      </w:r>
    </w:p>
    <w:p w14:paraId="6DE094A7" w14:textId="304EE76A" w:rsidR="00B81CA9" w:rsidRDefault="00B81CA9" w:rsidP="00B81CA9">
      <w:r>
        <w:rPr>
          <w:noProof/>
          <w:lang w:eastAsia="fr-CA"/>
        </w:rPr>
        <w:drawing>
          <wp:inline distT="0" distB="0" distL="0" distR="0" wp14:anchorId="0A90D48B" wp14:editId="37624509">
            <wp:extent cx="3548315" cy="2684678"/>
            <wp:effectExtent l="0" t="0" r="0" b="1905"/>
            <wp:docPr id="6" name="Image 6" descr="Android Studio SDK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roid Studio SDK Manag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5498" cy="2690113"/>
                    </a:xfrm>
                    <a:prstGeom prst="rect">
                      <a:avLst/>
                    </a:prstGeom>
                    <a:noFill/>
                    <a:ln>
                      <a:noFill/>
                    </a:ln>
                  </pic:spPr>
                </pic:pic>
              </a:graphicData>
            </a:graphic>
          </wp:inline>
        </w:drawing>
      </w:r>
    </w:p>
    <w:p w14:paraId="79FFE67A" w14:textId="49F41A91" w:rsidR="00B81CA9" w:rsidRDefault="00B81CA9" w:rsidP="00B81CA9">
      <w:pPr>
        <w:pStyle w:val="Titre6"/>
      </w:pPr>
      <w:r>
        <w:t>Configurer les variables d’environnement</w:t>
      </w:r>
    </w:p>
    <w:p w14:paraId="2D2337B7" w14:textId="0F05D31A" w:rsidR="00B81CA9" w:rsidRDefault="00BB6B53" w:rsidP="00B81CA9">
      <w:r w:rsidRPr="00BB6B53">
        <w:t xml:space="preserve">Écrire dans la barre de recherche Windows : </w:t>
      </w:r>
      <w:r>
        <w:t>Modifier les variables d’environnement système ou sysdm.cpl</w:t>
      </w:r>
    </w:p>
    <w:p w14:paraId="6D803727" w14:textId="57619B90" w:rsidR="00BB6B53" w:rsidRDefault="00BB6B53" w:rsidP="00B81CA9">
      <w:r>
        <w:rPr>
          <w:noProof/>
          <w:lang w:eastAsia="fr-CA"/>
        </w:rPr>
        <w:drawing>
          <wp:inline distT="0" distB="0" distL="0" distR="0" wp14:anchorId="7B46B7E9" wp14:editId="3956DD16">
            <wp:extent cx="2035391" cy="2611526"/>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43072" cy="2621382"/>
                    </a:xfrm>
                    <a:prstGeom prst="rect">
                      <a:avLst/>
                    </a:prstGeom>
                    <a:noFill/>
                    <a:ln>
                      <a:noFill/>
                    </a:ln>
                  </pic:spPr>
                </pic:pic>
              </a:graphicData>
            </a:graphic>
          </wp:inline>
        </w:drawing>
      </w:r>
      <w:r>
        <w:t xml:space="preserve"> </w:t>
      </w:r>
      <w:r>
        <w:tab/>
      </w:r>
      <w:r>
        <w:tab/>
      </w:r>
      <w:r>
        <w:rPr>
          <w:noProof/>
          <w:lang w:eastAsia="fr-CA"/>
        </w:rPr>
        <w:drawing>
          <wp:inline distT="0" distB="0" distL="0" distR="0" wp14:anchorId="56DAF7F8" wp14:editId="786CCEA6">
            <wp:extent cx="2699309" cy="2559032"/>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0972" cy="2570089"/>
                    </a:xfrm>
                    <a:prstGeom prst="rect">
                      <a:avLst/>
                    </a:prstGeom>
                    <a:noFill/>
                    <a:ln>
                      <a:noFill/>
                    </a:ln>
                  </pic:spPr>
                </pic:pic>
              </a:graphicData>
            </a:graphic>
          </wp:inline>
        </w:drawing>
      </w:r>
    </w:p>
    <w:p w14:paraId="5699C14F" w14:textId="651D4955" w:rsidR="00BB6B53" w:rsidRDefault="00BB6B53" w:rsidP="00B81CA9">
      <w:r>
        <w:t>Cliquer sur « Nouvelle … » dans le variables système.</w:t>
      </w:r>
    </w:p>
    <w:p w14:paraId="2F933B44" w14:textId="64EAB2B2" w:rsidR="00BB6B53" w:rsidRDefault="00BB6B53" w:rsidP="00B81CA9">
      <w:r>
        <w:t>Nom de la variable : ANDROID_HOME</w:t>
      </w:r>
    </w:p>
    <w:p w14:paraId="1AD64B1B" w14:textId="241504CA" w:rsidR="00BB6B53" w:rsidRDefault="00BB6B53" w:rsidP="00B81CA9">
      <w:r>
        <w:t>Valeur de la variable : C:\Users\[votre nom d’utilisateur]\AppData\Local\Android\sdk</w:t>
      </w:r>
    </w:p>
    <w:p w14:paraId="553E8956" w14:textId="77777777" w:rsidR="0049270A" w:rsidRDefault="0049270A" w:rsidP="008F3C47">
      <w:pPr>
        <w:pStyle w:val="Titre6"/>
      </w:pPr>
      <w:r>
        <w:br w:type="page"/>
      </w:r>
    </w:p>
    <w:p w14:paraId="55656CC8" w14:textId="1943B334" w:rsidR="008F3C47" w:rsidRDefault="008F3C47" w:rsidP="008F3C47">
      <w:pPr>
        <w:pStyle w:val="Titre6"/>
      </w:pPr>
      <w:r>
        <w:t xml:space="preserve">Configurer votre machine </w:t>
      </w:r>
      <w:r w:rsidR="0049270A">
        <w:t>Android</w:t>
      </w:r>
    </w:p>
    <w:p w14:paraId="181795E3" w14:textId="09338608" w:rsidR="0049270A" w:rsidRDefault="0049270A" w:rsidP="008F3C47">
      <w:r>
        <w:t>Ouvrir cmd.exe et marquer « android avd »</w:t>
      </w:r>
    </w:p>
    <w:p w14:paraId="18A98553" w14:textId="27EA502F" w:rsidR="0049270A" w:rsidRDefault="0049270A" w:rsidP="008F3C47">
      <w:r>
        <w:t xml:space="preserve">S’il n’y en a pas, créez-vous un Android Virtual Device (AVD) en suivant ce guide : </w:t>
      </w:r>
      <w:hyperlink r:id="rId19" w:history="1">
        <w:r w:rsidRPr="0049270A">
          <w:rPr>
            <w:rStyle w:val="Lienhypertexte"/>
          </w:rPr>
          <w:t>Create and Manage Virtual Devices</w:t>
        </w:r>
      </w:hyperlink>
      <w:r>
        <w:t xml:space="preserve"> </w:t>
      </w:r>
    </w:p>
    <w:p w14:paraId="6312E94C" w14:textId="6946ED1D" w:rsidR="0049270A" w:rsidRDefault="0049270A" w:rsidP="008F3C47">
      <w:r>
        <w:t xml:space="preserve">Ou </w:t>
      </w:r>
    </w:p>
    <w:p w14:paraId="5AF4EE92" w14:textId="7EFE46AE" w:rsidR="0049270A" w:rsidRPr="008F3C47" w:rsidRDefault="0049270A" w:rsidP="008F3C47">
      <w:r>
        <w:t>Utiliser votre téléphone en le connectant à votre ordinateur à l’aide du câble USB.</w:t>
      </w:r>
      <w:r>
        <w:rPr>
          <w:rStyle w:val="Appelnotedebasdep"/>
        </w:rPr>
        <w:footnoteReference w:id="1"/>
      </w:r>
      <w:bookmarkStart w:id="0" w:name="_GoBack"/>
      <w:bookmarkEnd w:id="0"/>
    </w:p>
    <w:p w14:paraId="5B0ABF68" w14:textId="2A309C13" w:rsidR="00BB6B53" w:rsidRDefault="00BB6B53" w:rsidP="00B81CA9"/>
    <w:p w14:paraId="1427AC53" w14:textId="77777777" w:rsidR="00BB6B53" w:rsidRPr="00B81CA9" w:rsidRDefault="00BB6B53" w:rsidP="00B81CA9"/>
    <w:p w14:paraId="4B3FD150" w14:textId="77777777" w:rsidR="00794716" w:rsidRPr="00794716" w:rsidRDefault="00794716" w:rsidP="00794716"/>
    <w:p w14:paraId="6EF26AE4" w14:textId="77777777" w:rsidR="00C20163" w:rsidRPr="00C20163" w:rsidRDefault="00C20163" w:rsidP="00C20163">
      <w:pPr>
        <w:pStyle w:val="Titre1"/>
      </w:pPr>
      <w:r>
        <w:t>Exécutable, sources et documentation</w:t>
      </w:r>
    </w:p>
    <w:sectPr w:rsidR="00C20163" w:rsidRPr="00C2016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E38B75" w14:textId="77777777" w:rsidR="009166A2" w:rsidRDefault="009166A2" w:rsidP="009166A2">
      <w:pPr>
        <w:spacing w:after="0" w:line="240" w:lineRule="auto"/>
      </w:pPr>
      <w:r>
        <w:separator/>
      </w:r>
    </w:p>
  </w:endnote>
  <w:endnote w:type="continuationSeparator" w:id="0">
    <w:p w14:paraId="55681F05" w14:textId="77777777" w:rsidR="009166A2" w:rsidRDefault="009166A2" w:rsidP="009166A2">
      <w:pPr>
        <w:spacing w:after="0" w:line="240" w:lineRule="auto"/>
      </w:pPr>
      <w:r>
        <w:continuationSeparator/>
      </w:r>
    </w:p>
  </w:endnote>
  <w:endnote w:id="1">
    <w:p w14:paraId="788ECC3F" w14:textId="66B3E8D0" w:rsidR="00B675C1" w:rsidRPr="00B675C1" w:rsidRDefault="00B675C1">
      <w:pPr>
        <w:pStyle w:val="Notedefin"/>
        <w:rPr>
          <w:lang w:val="en-CA"/>
        </w:rPr>
      </w:pPr>
      <w:r>
        <w:rPr>
          <w:rStyle w:val="Appeldenotedefin"/>
        </w:rPr>
        <w:endnoteRef/>
      </w:r>
      <w:r w:rsidRPr="00B675C1">
        <w:rPr>
          <w:lang w:val="en-CA"/>
        </w:rPr>
        <w:t xml:space="preserve"> </w:t>
      </w:r>
      <w:r>
        <w:fldChar w:fldCharType="begin"/>
      </w:r>
      <w:r w:rsidRPr="00B675C1">
        <w:rPr>
          <w:lang w:val="en-CA"/>
        </w:rPr>
        <w:instrText xml:space="preserve"> ADDIN ZOTERO_ITEM CSL_CITATION {"citationID":"NxcydJ4U","properties":{"formattedCitation":"{\\rtf Drifty, \\uc0\\u171{}\\uc0\\u160{}Build Amazing Native Apps and Progressive Web Apps with Ionic Framework and Angular\\uc0\\u160{}\\uc0\\u187{}.}","plainCitation":"Drifty, « Build Amazing Native Apps and Progressive Web Apps with Ionic Framework and Angular »."},"citationItems":[{"id":4,"uris":["http://zotero.org/users/local/IwxyF9bM/items/GDSTPGIU"],"uri":["http://zotero.org/users/local/IwxyF9bM/items/GDSTPGIU"],"itemData":{"id":4,"type":"webpage","title":"Build Amazing Native Apps and Progressive Web Apps with Ionic Framework and Angular","abstract":"Ionic makes it incredibly easy to build beautiful and interactive mobile apps using HTML5 and AngularJS.","URL":"http://ionicframework.com/","author":[{"family":"Drifty","given":""}],"accessed":{"date-parts":[["2016",11,12]]}}}],"schema":"https://github.com/citation-style-language/schema/raw/master/csl-citation.json"} </w:instrText>
      </w:r>
      <w:r>
        <w:fldChar w:fldCharType="separate"/>
      </w:r>
      <w:r w:rsidRPr="00B675C1">
        <w:rPr>
          <w:rFonts w:ascii="Calibri" w:hAnsi="Calibri" w:cs="Calibri"/>
          <w:szCs w:val="24"/>
          <w:lang w:val="en-CA"/>
        </w:rPr>
        <w:t>Drifty, « Build Amazing Native Apps and Progressive Web Apps with Ionic Framework and Angular ».</w:t>
      </w:r>
      <w:r>
        <w:fldChar w:fldCharType="end"/>
      </w:r>
    </w:p>
  </w:endnote>
  <w:endnote w:id="2">
    <w:p w14:paraId="2001E491" w14:textId="761D6F66" w:rsidR="004D754D" w:rsidRDefault="004D754D">
      <w:pPr>
        <w:pStyle w:val="Notedefin"/>
      </w:pPr>
      <w:r>
        <w:rPr>
          <w:rStyle w:val="Appeldenotedefin"/>
        </w:rPr>
        <w:endnoteRef/>
      </w:r>
      <w:r>
        <w:t xml:space="preserve"> </w:t>
      </w:r>
      <w:r>
        <w:fldChar w:fldCharType="begin"/>
      </w:r>
      <w:r>
        <w:instrText xml:space="preserve"> ADDIN ZOTERO_ITEM CSL_CITATION {"citationID":"aEbW8ohE","properties":{"formattedCitation":"{\\rtf \\uc0\\u171{}\\uc0\\u160{}AngularJS \\uc0\\u8212{} Superheroic JavaScript MVW Framework\\uc0\\u160{}\\uc0\\u187{}.}","plainCitation":"« AngularJS — Superheroic JavaScript MVW Framework »."},"citationItems":[{"id":8,"uris":["http://zotero.org/users/local/IwxyF9bM/items/PBS7GBSF"],"uri":["http://zotero.org/users/local/IwxyF9bM/items/PBS7GBSF"],"itemData":{"id":8,"type":"webpage","title":"AngularJS — Superheroic JavaScript MVW Framework","URL":"https://angularjs.org/","accessed":{"date-parts":[["2016",11,12]]}}}],"schema":"https://github.com/citation-style-language/schema/raw/master/csl-citation.json"} </w:instrText>
      </w:r>
      <w:r>
        <w:fldChar w:fldCharType="separate"/>
      </w:r>
      <w:r w:rsidRPr="004D754D">
        <w:rPr>
          <w:rFonts w:ascii="Calibri" w:hAnsi="Calibri" w:cs="Calibri"/>
          <w:szCs w:val="24"/>
        </w:rPr>
        <w:t>« AngularJS — Superheroic JavaScript MVW Framework ».</w:t>
      </w:r>
      <w:r>
        <w:fldChar w:fldCharType="end"/>
      </w:r>
    </w:p>
  </w:endnote>
  <w:endnote w:id="3">
    <w:p w14:paraId="70989DD7" w14:textId="143E60AC" w:rsidR="004D754D" w:rsidRDefault="004D754D">
      <w:pPr>
        <w:pStyle w:val="Notedefin"/>
      </w:pPr>
      <w:r>
        <w:rPr>
          <w:rStyle w:val="Appeldenotedefin"/>
        </w:rPr>
        <w:endnoteRef/>
      </w:r>
      <w:r>
        <w:t xml:space="preserve"> </w:t>
      </w:r>
      <w:r>
        <w:fldChar w:fldCharType="begin"/>
      </w:r>
      <w:r>
        <w:instrText xml:space="preserve"> ADDIN ZOTERO_ITEM CSL_CITATION {"citationID":"wSIaplwJ","properties":{"formattedCitation":"{\\rtf \\uc0\\u171{}\\uc0\\u160{}Apache Cordova\\uc0\\u160{}\\uc0\\u187{}.}","plainCitation":"« Apache Cordova »."},"citationItems":[{"id":10,"uris":["http://zotero.org/users/local/IwxyF9bM/items/3J8S2TUW"],"uri":["http://zotero.org/users/local/IwxyF9bM/items/3J8S2TUW"],"itemData":{"id":10,"type":"webpage","title":"Apache Cordova","URL":"https://cordova.apache.org/","accessed":{"date-parts":[["2016",11,12]]}}}],"schema":"https://github.com/citation-style-language/schema/raw/master/csl-citation.json"} </w:instrText>
      </w:r>
      <w:r>
        <w:fldChar w:fldCharType="separate"/>
      </w:r>
      <w:r w:rsidRPr="004D754D">
        <w:rPr>
          <w:rFonts w:ascii="Calibri" w:hAnsi="Calibri" w:cs="Calibri"/>
          <w:szCs w:val="24"/>
        </w:rPr>
        <w:t>« Apache Cordova ».</w:t>
      </w:r>
      <w:r>
        <w:fldChar w:fldCharType="end"/>
      </w:r>
    </w:p>
  </w:endnote>
  <w:endnote w:id="4">
    <w:p w14:paraId="4003A3A7" w14:textId="0C8A5150" w:rsidR="004D754D" w:rsidRDefault="004D754D">
      <w:pPr>
        <w:pStyle w:val="Notedefin"/>
      </w:pPr>
      <w:r>
        <w:rPr>
          <w:rStyle w:val="Appeldenotedefin"/>
        </w:rPr>
        <w:endnoteRef/>
      </w:r>
      <w:r>
        <w:t xml:space="preserve"> </w:t>
      </w:r>
      <w:r>
        <w:fldChar w:fldCharType="begin"/>
      </w:r>
      <w:r>
        <w:instrText xml:space="preserve"> ADDIN ZOTERO_ITEM CSL_CITATION {"citationID":"sGVKgw6H","properties":{"formattedCitation":"{\\rtf \\uc0\\u171{}\\uc0\\u160{}Node.js\\uc0\\u160{}\\uc0\\u187{}.}","plainCitation":"« Node.js »."},"citationItems":[{"id":12,"uris":["http://zotero.org/users/local/IwxyF9bM/items/34HMBGI5"],"uri":["http://zotero.org/users/local/IwxyF9bM/items/34HMBGI5"],"itemData":{"id":12,"type":"webpage","title":"Node.js","URL":"https://nodejs.org/en/","accessed":{"date-parts":[["2016",11,12]]}}}],"schema":"https://github.com/citation-style-language/schema/raw/master/csl-citation.json"} </w:instrText>
      </w:r>
      <w:r>
        <w:fldChar w:fldCharType="separate"/>
      </w:r>
      <w:r w:rsidRPr="004D754D">
        <w:rPr>
          <w:rFonts w:ascii="Calibri" w:hAnsi="Calibri" w:cs="Calibri"/>
          <w:szCs w:val="24"/>
        </w:rPr>
        <w:t>« Node.js ».</w:t>
      </w:r>
      <w:r>
        <w:fldChar w:fldCharType="end"/>
      </w:r>
    </w:p>
  </w:endnote>
  <w:endnote w:id="5">
    <w:p w14:paraId="061560FA" w14:textId="07085CEC" w:rsidR="004D754D" w:rsidRDefault="004D754D">
      <w:pPr>
        <w:pStyle w:val="Notedefin"/>
      </w:pPr>
      <w:r>
        <w:rPr>
          <w:rStyle w:val="Appeldenotedefin"/>
        </w:rPr>
        <w:endnoteRef/>
      </w:r>
      <w:r>
        <w:t xml:space="preserve"> </w:t>
      </w:r>
      <w:r>
        <w:fldChar w:fldCharType="begin"/>
      </w:r>
      <w:r>
        <w:instrText xml:space="preserve"> ADDIN ZOTERO_ITEM CSL_CITATION {"citationID":"Yid8Lybx","properties":{"formattedCitation":"{\\rtf \\uc0\\u171{}\\uc0\\u160{}npm\\uc0\\u160{}\\uc0\\u187{}.}","plainCitation":"« npm »."},"citationItems":[{"id":14,"uris":["http://zotero.org/users/local/IwxyF9bM/items/7PEN2RV7"],"uri":["http://zotero.org/users/local/IwxyF9bM/items/7PEN2RV7"],"itemData":{"id":14,"type":"webpage","title":"npm","abstract":"npm is the package manager for javascript","URL":"https://www.npmjs.com/","accessed":{"date-parts":[["2016",11,12]]}}}],"schema":"https://github.com/citation-style-language/schema/raw/master/csl-citation.json"} </w:instrText>
      </w:r>
      <w:r>
        <w:fldChar w:fldCharType="separate"/>
      </w:r>
      <w:r w:rsidRPr="004D754D">
        <w:rPr>
          <w:rFonts w:ascii="Calibri" w:hAnsi="Calibri" w:cs="Calibri"/>
          <w:szCs w:val="24"/>
        </w:rPr>
        <w:t>« npm ».</w:t>
      </w:r>
      <w:r>
        <w:fldChar w:fldCharType="end"/>
      </w:r>
    </w:p>
  </w:endnote>
  <w:endnote w:id="6">
    <w:p w14:paraId="7328B6D0" w14:textId="559B7D9B" w:rsidR="004D754D" w:rsidRDefault="004D754D">
      <w:pPr>
        <w:pStyle w:val="Notedefin"/>
      </w:pPr>
      <w:r>
        <w:rPr>
          <w:rStyle w:val="Appeldenotedefin"/>
        </w:rPr>
        <w:endnoteRef/>
      </w:r>
      <w:r>
        <w:t xml:space="preserve"> </w:t>
      </w:r>
      <w:r>
        <w:fldChar w:fldCharType="begin"/>
      </w:r>
      <w:r>
        <w:instrText xml:space="preserve"> ADDIN ZOTERO_ITEM CSL_CITATION {"citationID":"376VdKXJ","properties":{"formattedCitation":"{\\rtf \\uc0\\u171{}\\uc0\\u160{}ng-video\\uc0\\u160{}\\uc0\\u187{}.}","plainCitation":"« ng-video »."},"citationItems":[{"id":16,"uris":["http://zotero.org/users/local/IwxyF9bM/items/K5UBINNM"],"uri":["http://zotero.org/users/local/IwxyF9bM/items/K5UBINNM"],"itemData":{"id":16,"type":"webpage","title":"ng-video","container-title":"npm","abstract":"Modularised HTML5 video implementation using Angular.","URL":"https://www.npmjs.com/package/ng-video","accessed":{"date-parts":[["2016",11,12]]}}}],"schema":"https://github.com/citation-style-language/schema/raw/master/csl-citation.json"} </w:instrText>
      </w:r>
      <w:r>
        <w:fldChar w:fldCharType="separate"/>
      </w:r>
      <w:r w:rsidRPr="004D754D">
        <w:rPr>
          <w:rFonts w:ascii="Calibri" w:hAnsi="Calibri" w:cs="Calibri"/>
          <w:szCs w:val="24"/>
        </w:rPr>
        <w:t>« ng-video ».</w:t>
      </w:r>
      <w:r>
        <w:fldChar w:fldCharType="end"/>
      </w:r>
    </w:p>
  </w:endnote>
  <w:endnote w:id="7">
    <w:p w14:paraId="19FC5007" w14:textId="34216ECC" w:rsidR="004D754D" w:rsidRPr="004D754D" w:rsidRDefault="004D754D">
      <w:pPr>
        <w:pStyle w:val="Notedefin"/>
        <w:rPr>
          <w:lang w:val="en-CA"/>
        </w:rPr>
      </w:pPr>
      <w:r>
        <w:rPr>
          <w:rStyle w:val="Appeldenotedefin"/>
        </w:rPr>
        <w:endnoteRef/>
      </w:r>
      <w:r w:rsidRPr="004D754D">
        <w:rPr>
          <w:lang w:val="en-CA"/>
        </w:rPr>
        <w:t xml:space="preserve"> </w:t>
      </w:r>
      <w:r>
        <w:fldChar w:fldCharType="begin"/>
      </w:r>
      <w:r w:rsidRPr="004D754D">
        <w:rPr>
          <w:lang w:val="en-CA"/>
        </w:rPr>
        <w:instrText xml:space="preserve"> ADDIN ZOTERO_ITEM CSL_CITATION {"citationID":"ushnrDrh","properties":{"formattedCitation":"{\\rtf \\uc0\\u171{}\\uc0\\u160{}React Native | A framework for building native apps using React\\uc0\\u160{}\\uc0\\u187{}.}","plainCitation":"« React Native | A framework for building native apps using React »."},"citationItems":[{"id":6,"uris":["http://zotero.org/users/local/IwxyF9bM/items/KUGG886X"],"uri":["http://zotero.org/users/local/IwxyF9bM/items/KUGG886X"],"itemData":{"id":6,"type":"webpage","title":"React Native | A framework for building native apps using React","container-title":"React Native","abstract":"A framework for building native apps using React","URL":"https://facebook.github.io/react-native/index.html","accessed":{"date-parts":[["2016",11,12]]}}}],"schema":"https://github.com/citation-style-language/schema/raw/master/csl-citation.json"} </w:instrText>
      </w:r>
      <w:r>
        <w:fldChar w:fldCharType="separate"/>
      </w:r>
      <w:r w:rsidRPr="004D754D">
        <w:rPr>
          <w:rFonts w:ascii="Calibri" w:hAnsi="Calibri" w:cs="Calibri"/>
          <w:szCs w:val="24"/>
          <w:lang w:val="en-CA"/>
        </w:rPr>
        <w:t>« React Native | A framework for building native apps using React ».</w:t>
      </w:r>
      <w:r>
        <w:fldChar w:fldCharType="end"/>
      </w:r>
    </w:p>
  </w:endnote>
  <w:endnote w:id="8">
    <w:p w14:paraId="394D791F" w14:textId="06C1335E" w:rsidR="00B74463" w:rsidRDefault="00B74463">
      <w:pPr>
        <w:pStyle w:val="Notedefin"/>
      </w:pPr>
      <w:r>
        <w:rPr>
          <w:rStyle w:val="Appeldenotedefin"/>
        </w:rPr>
        <w:endnoteRef/>
      </w:r>
      <w:r>
        <w:t xml:space="preserve"> </w:t>
      </w:r>
      <w:r>
        <w:fldChar w:fldCharType="begin"/>
      </w:r>
      <w:r>
        <w:instrText xml:space="preserve"> ADDIN ZOTERO_ITEM CSL_CITATION {"citationID":"7wGc7YcP","properties":{"formattedCitation":"{\\rtf \\uc0\\u171{}\\uc0\\u160{}inProgress-team/react-native-youtube\\uc0\\u160{}\\uc0\\u187{}.}","plainCitation":"« inProgress-team/react-native-youtube »."},"citationItems":[{"id":18,"uris":["http://zotero.org/users/local/IwxyF9bM/items/C9J2DT2X"],"uri":["http://zotero.org/users/local/IwxyF9bM/items/C9J2DT2X"],"itemData":{"id":18,"type":"webpage","title":"inProgress-team/react-native-youtube","container-title":"GitHub","abstract":"react-native-youtube - A &lt;YouTube/&gt; component for React Native.","URL":"https://github.com/inProgress-team/react-native-youtube","accessed":{"date-parts":[["2016",11,12]]}}}],"schema":"https://github.com/citation-style-language/schema/raw/master/csl-citation.json"} </w:instrText>
      </w:r>
      <w:r>
        <w:fldChar w:fldCharType="separate"/>
      </w:r>
      <w:r w:rsidRPr="00B74463">
        <w:rPr>
          <w:rFonts w:ascii="Calibri" w:hAnsi="Calibri" w:cs="Calibri"/>
          <w:szCs w:val="24"/>
        </w:rPr>
        <w:t>« inProgress-team/react-native-youtube ».</w:t>
      </w:r>
      <w:r>
        <w:fldChar w:fldCharType="end"/>
      </w:r>
    </w:p>
  </w:endnote>
  <w:endnote w:id="9">
    <w:p w14:paraId="665DC285" w14:textId="530CC580" w:rsidR="00B74463" w:rsidRDefault="00B74463">
      <w:pPr>
        <w:pStyle w:val="Notedefin"/>
      </w:pPr>
      <w:r>
        <w:rPr>
          <w:rStyle w:val="Appeldenotedefin"/>
        </w:rPr>
        <w:endnoteRef/>
      </w:r>
      <w:r>
        <w:t xml:space="preserve"> </w:t>
      </w:r>
      <w:r>
        <w:fldChar w:fldCharType="begin"/>
      </w:r>
      <w:r>
        <w:instrText xml:space="preserve"> ADDIN ZOTERO_ITEM CSL_CITATION {"citationID":"4LQMfiYs","properties":{"formattedCitation":"{\\rtf \\uc0\\u171{}\\uc0\\u160{}dancormier/react-native-swipeout\\uc0\\u160{}\\uc0\\u187{}.}","plainCitation":"« dancormier/react-native-swipeout »."},"citationItems":[{"id":24,"uris":["http://zotero.org/users/local/IwxyF9bM/items/56U7TBTT"],"uri":["http://zotero.org/users/local/IwxyF9bM/items/56U7TBTT"],"itemData":{"id":24,"type":"webpage","title":"dancormier/react-native-swipeout","container-title":"GitHub","abstract":"react-native-swipeout - iOS-style swipeout buttons behind component","URL":"https://github.com/dancormier/react-native-swipeout","accessed":{"date-parts":[["2016",11,12]]}}}],"schema":"https://github.com/citation-style-language/schema/raw/master/csl-citation.json"} </w:instrText>
      </w:r>
      <w:r>
        <w:fldChar w:fldCharType="separate"/>
      </w:r>
      <w:r w:rsidRPr="00B74463">
        <w:rPr>
          <w:rFonts w:ascii="Calibri" w:hAnsi="Calibri" w:cs="Calibri"/>
          <w:szCs w:val="24"/>
        </w:rPr>
        <w:t>« dancormier/react-native-swipeout ».</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E5A7DA" w14:textId="77777777" w:rsidR="009166A2" w:rsidRDefault="009166A2" w:rsidP="009166A2">
      <w:pPr>
        <w:spacing w:after="0" w:line="240" w:lineRule="auto"/>
      </w:pPr>
      <w:r>
        <w:separator/>
      </w:r>
    </w:p>
  </w:footnote>
  <w:footnote w:type="continuationSeparator" w:id="0">
    <w:p w14:paraId="1BC7925A" w14:textId="77777777" w:rsidR="009166A2" w:rsidRDefault="009166A2" w:rsidP="009166A2">
      <w:pPr>
        <w:spacing w:after="0" w:line="240" w:lineRule="auto"/>
      </w:pPr>
      <w:r>
        <w:continuationSeparator/>
      </w:r>
    </w:p>
  </w:footnote>
  <w:footnote w:id="1">
    <w:p w14:paraId="7BEA7AAB" w14:textId="34923EF8" w:rsidR="0049270A" w:rsidRDefault="0049270A">
      <w:pPr>
        <w:pStyle w:val="Notedebasdepage"/>
      </w:pPr>
      <w:r>
        <w:rPr>
          <w:rStyle w:val="Appelnotedebasdep"/>
        </w:rPr>
        <w:footnoteRef/>
      </w:r>
      <w:r>
        <w:t xml:space="preserve"> Nous avons choisi cette option lors du développement qui a beaucoup facilité la tâche grâce à la rapidité d’exécution d’une machine physiqu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33F7E"/>
    <w:multiLevelType w:val="hybridMultilevel"/>
    <w:tmpl w:val="54047C64"/>
    <w:lvl w:ilvl="0" w:tplc="0C0C000F">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66DB2C52"/>
    <w:multiLevelType w:val="hybridMultilevel"/>
    <w:tmpl w:val="7AC4482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65D"/>
    <w:rsid w:val="0001148C"/>
    <w:rsid w:val="00135B8A"/>
    <w:rsid w:val="002C04DD"/>
    <w:rsid w:val="0049270A"/>
    <w:rsid w:val="004D754D"/>
    <w:rsid w:val="00637A73"/>
    <w:rsid w:val="00794716"/>
    <w:rsid w:val="008B243D"/>
    <w:rsid w:val="008F3C47"/>
    <w:rsid w:val="009166A2"/>
    <w:rsid w:val="00A50DE8"/>
    <w:rsid w:val="00B675C1"/>
    <w:rsid w:val="00B74463"/>
    <w:rsid w:val="00B81CA9"/>
    <w:rsid w:val="00BB6B53"/>
    <w:rsid w:val="00C20163"/>
    <w:rsid w:val="00D42D53"/>
    <w:rsid w:val="00D6292F"/>
    <w:rsid w:val="00DE7C90"/>
    <w:rsid w:val="00E1265D"/>
    <w:rsid w:val="00E506B2"/>
    <w:rsid w:val="00F27C31"/>
    <w:rsid w:val="00F4168E"/>
    <w:rsid w:val="00F51CA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E56B4"/>
  <w15:chartTrackingRefBased/>
  <w15:docId w15:val="{4DDC0432-3256-4854-9CDE-BF5779186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fr-CA" w:eastAsia="en-US" w:bidi="ar-SA"/>
      </w:rPr>
    </w:rPrDefault>
    <w:pPrDefault>
      <w:pPr>
        <w:spacing w:after="160" w:line="30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81CA9"/>
  </w:style>
  <w:style w:type="paragraph" w:styleId="Titre1">
    <w:name w:val="heading 1"/>
    <w:basedOn w:val="Normal"/>
    <w:next w:val="Normal"/>
    <w:link w:val="Titre1Car"/>
    <w:uiPriority w:val="9"/>
    <w:qFormat/>
    <w:rsid w:val="00B81CA9"/>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B81CA9"/>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itre3">
    <w:name w:val="heading 3"/>
    <w:basedOn w:val="Normal"/>
    <w:next w:val="Normal"/>
    <w:link w:val="Titre3Car"/>
    <w:uiPriority w:val="9"/>
    <w:unhideWhenUsed/>
    <w:qFormat/>
    <w:rsid w:val="00B81CA9"/>
    <w:pPr>
      <w:keepNext/>
      <w:keepLines/>
      <w:spacing w:before="160" w:after="0" w:line="240" w:lineRule="auto"/>
      <w:outlineLvl w:val="2"/>
    </w:pPr>
    <w:rPr>
      <w:rFonts w:asciiTheme="majorHAnsi" w:eastAsiaTheme="majorEastAsia" w:hAnsiTheme="majorHAnsi" w:cstheme="majorBidi"/>
      <w:sz w:val="32"/>
      <w:szCs w:val="32"/>
    </w:rPr>
  </w:style>
  <w:style w:type="paragraph" w:styleId="Titre4">
    <w:name w:val="heading 4"/>
    <w:basedOn w:val="Normal"/>
    <w:next w:val="Normal"/>
    <w:link w:val="Titre4Car"/>
    <w:uiPriority w:val="9"/>
    <w:unhideWhenUsed/>
    <w:qFormat/>
    <w:rsid w:val="00B81CA9"/>
    <w:pPr>
      <w:keepNext/>
      <w:keepLines/>
      <w:spacing w:before="80" w:after="0"/>
      <w:outlineLvl w:val="3"/>
    </w:pPr>
    <w:rPr>
      <w:rFonts w:asciiTheme="majorHAnsi" w:eastAsiaTheme="majorEastAsia" w:hAnsiTheme="majorHAnsi" w:cstheme="majorBidi"/>
      <w:i/>
      <w:iCs/>
      <w:sz w:val="30"/>
      <w:szCs w:val="30"/>
    </w:rPr>
  </w:style>
  <w:style w:type="paragraph" w:styleId="Titre5">
    <w:name w:val="heading 5"/>
    <w:basedOn w:val="Normal"/>
    <w:next w:val="Normal"/>
    <w:link w:val="Titre5Car"/>
    <w:uiPriority w:val="9"/>
    <w:unhideWhenUsed/>
    <w:qFormat/>
    <w:rsid w:val="00B81CA9"/>
    <w:pPr>
      <w:keepNext/>
      <w:keepLines/>
      <w:spacing w:before="40" w:after="0"/>
      <w:outlineLvl w:val="4"/>
    </w:pPr>
    <w:rPr>
      <w:rFonts w:asciiTheme="majorHAnsi" w:eastAsiaTheme="majorEastAsia" w:hAnsiTheme="majorHAnsi" w:cstheme="majorBidi"/>
      <w:sz w:val="28"/>
      <w:szCs w:val="28"/>
    </w:rPr>
  </w:style>
  <w:style w:type="paragraph" w:styleId="Titre6">
    <w:name w:val="heading 6"/>
    <w:basedOn w:val="Normal"/>
    <w:next w:val="Normal"/>
    <w:link w:val="Titre6Car"/>
    <w:uiPriority w:val="9"/>
    <w:unhideWhenUsed/>
    <w:qFormat/>
    <w:rsid w:val="00B81CA9"/>
    <w:pPr>
      <w:keepNext/>
      <w:keepLines/>
      <w:spacing w:before="40" w:after="0"/>
      <w:outlineLvl w:val="5"/>
    </w:pPr>
    <w:rPr>
      <w:rFonts w:asciiTheme="majorHAnsi" w:eastAsiaTheme="majorEastAsia" w:hAnsiTheme="majorHAnsi" w:cstheme="majorBidi"/>
      <w:i/>
      <w:iCs/>
      <w:sz w:val="26"/>
      <w:szCs w:val="26"/>
    </w:rPr>
  </w:style>
  <w:style w:type="paragraph" w:styleId="Titre7">
    <w:name w:val="heading 7"/>
    <w:basedOn w:val="Normal"/>
    <w:next w:val="Normal"/>
    <w:link w:val="Titre7Car"/>
    <w:uiPriority w:val="9"/>
    <w:unhideWhenUsed/>
    <w:qFormat/>
    <w:rsid w:val="00B81CA9"/>
    <w:pPr>
      <w:keepNext/>
      <w:keepLines/>
      <w:spacing w:before="40" w:after="0"/>
      <w:outlineLvl w:val="6"/>
    </w:pPr>
    <w:rPr>
      <w:rFonts w:asciiTheme="majorHAnsi" w:eastAsiaTheme="majorEastAsia" w:hAnsiTheme="majorHAnsi" w:cstheme="majorBidi"/>
      <w:sz w:val="24"/>
      <w:szCs w:val="24"/>
    </w:rPr>
  </w:style>
  <w:style w:type="paragraph" w:styleId="Titre8">
    <w:name w:val="heading 8"/>
    <w:basedOn w:val="Normal"/>
    <w:next w:val="Normal"/>
    <w:link w:val="Titre8Car"/>
    <w:uiPriority w:val="9"/>
    <w:semiHidden/>
    <w:unhideWhenUsed/>
    <w:qFormat/>
    <w:rsid w:val="00B81CA9"/>
    <w:pPr>
      <w:keepNext/>
      <w:keepLines/>
      <w:spacing w:before="40" w:after="0"/>
      <w:outlineLvl w:val="7"/>
    </w:pPr>
    <w:rPr>
      <w:rFonts w:asciiTheme="majorHAnsi" w:eastAsiaTheme="majorEastAsia" w:hAnsiTheme="majorHAnsi" w:cstheme="majorBidi"/>
      <w:i/>
      <w:iCs/>
      <w:sz w:val="22"/>
      <w:szCs w:val="22"/>
    </w:rPr>
  </w:style>
  <w:style w:type="paragraph" w:styleId="Titre9">
    <w:name w:val="heading 9"/>
    <w:basedOn w:val="Normal"/>
    <w:next w:val="Normal"/>
    <w:link w:val="Titre9Car"/>
    <w:uiPriority w:val="9"/>
    <w:semiHidden/>
    <w:unhideWhenUsed/>
    <w:qFormat/>
    <w:rsid w:val="00B81CA9"/>
    <w:pPr>
      <w:keepNext/>
      <w:keepLines/>
      <w:spacing w:before="40" w:after="0"/>
      <w:outlineLvl w:val="8"/>
    </w:pPr>
    <w:rPr>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81CA9"/>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B81CA9"/>
    <w:rPr>
      <w:rFonts w:asciiTheme="majorHAnsi" w:eastAsiaTheme="majorEastAsia" w:hAnsiTheme="majorHAnsi" w:cstheme="majorBidi"/>
      <w:sz w:val="32"/>
      <w:szCs w:val="32"/>
    </w:rPr>
  </w:style>
  <w:style w:type="character" w:customStyle="1" w:styleId="Titre3Car">
    <w:name w:val="Titre 3 Car"/>
    <w:basedOn w:val="Policepardfaut"/>
    <w:link w:val="Titre3"/>
    <w:uiPriority w:val="9"/>
    <w:rsid w:val="00B81CA9"/>
    <w:rPr>
      <w:rFonts w:asciiTheme="majorHAnsi" w:eastAsiaTheme="majorEastAsia" w:hAnsiTheme="majorHAnsi" w:cstheme="majorBidi"/>
      <w:sz w:val="32"/>
      <w:szCs w:val="32"/>
    </w:rPr>
  </w:style>
  <w:style w:type="character" w:customStyle="1" w:styleId="Titre4Car">
    <w:name w:val="Titre 4 Car"/>
    <w:basedOn w:val="Policepardfaut"/>
    <w:link w:val="Titre4"/>
    <w:uiPriority w:val="9"/>
    <w:rsid w:val="00B81CA9"/>
    <w:rPr>
      <w:rFonts w:asciiTheme="majorHAnsi" w:eastAsiaTheme="majorEastAsia" w:hAnsiTheme="majorHAnsi" w:cstheme="majorBidi"/>
      <w:i/>
      <w:iCs/>
      <w:sz w:val="30"/>
      <w:szCs w:val="30"/>
    </w:rPr>
  </w:style>
  <w:style w:type="character" w:customStyle="1" w:styleId="Titre5Car">
    <w:name w:val="Titre 5 Car"/>
    <w:basedOn w:val="Policepardfaut"/>
    <w:link w:val="Titre5"/>
    <w:uiPriority w:val="9"/>
    <w:rsid w:val="00B81CA9"/>
    <w:rPr>
      <w:rFonts w:asciiTheme="majorHAnsi" w:eastAsiaTheme="majorEastAsia" w:hAnsiTheme="majorHAnsi" w:cstheme="majorBidi"/>
      <w:sz w:val="28"/>
      <w:szCs w:val="28"/>
    </w:rPr>
  </w:style>
  <w:style w:type="character" w:customStyle="1" w:styleId="Titre6Car">
    <w:name w:val="Titre 6 Car"/>
    <w:basedOn w:val="Policepardfaut"/>
    <w:link w:val="Titre6"/>
    <w:uiPriority w:val="9"/>
    <w:rsid w:val="00B81CA9"/>
    <w:rPr>
      <w:rFonts w:asciiTheme="majorHAnsi" w:eastAsiaTheme="majorEastAsia" w:hAnsiTheme="majorHAnsi" w:cstheme="majorBidi"/>
      <w:i/>
      <w:iCs/>
      <w:sz w:val="26"/>
      <w:szCs w:val="26"/>
    </w:rPr>
  </w:style>
  <w:style w:type="character" w:customStyle="1" w:styleId="Titre7Car">
    <w:name w:val="Titre 7 Car"/>
    <w:basedOn w:val="Policepardfaut"/>
    <w:link w:val="Titre7"/>
    <w:uiPriority w:val="9"/>
    <w:rsid w:val="00B81CA9"/>
    <w:rPr>
      <w:rFonts w:asciiTheme="majorHAnsi" w:eastAsiaTheme="majorEastAsia" w:hAnsiTheme="majorHAnsi" w:cstheme="majorBidi"/>
      <w:sz w:val="24"/>
      <w:szCs w:val="24"/>
    </w:rPr>
  </w:style>
  <w:style w:type="character" w:customStyle="1" w:styleId="Titre8Car">
    <w:name w:val="Titre 8 Car"/>
    <w:basedOn w:val="Policepardfaut"/>
    <w:link w:val="Titre8"/>
    <w:uiPriority w:val="9"/>
    <w:semiHidden/>
    <w:rsid w:val="00B81CA9"/>
    <w:rPr>
      <w:rFonts w:asciiTheme="majorHAnsi" w:eastAsiaTheme="majorEastAsia" w:hAnsiTheme="majorHAnsi" w:cstheme="majorBidi"/>
      <w:i/>
      <w:iCs/>
      <w:sz w:val="22"/>
      <w:szCs w:val="22"/>
    </w:rPr>
  </w:style>
  <w:style w:type="character" w:customStyle="1" w:styleId="Titre9Car">
    <w:name w:val="Titre 9 Car"/>
    <w:basedOn w:val="Policepardfaut"/>
    <w:link w:val="Titre9"/>
    <w:uiPriority w:val="9"/>
    <w:semiHidden/>
    <w:rsid w:val="00B81CA9"/>
    <w:rPr>
      <w:b/>
      <w:bCs/>
      <w:i/>
      <w:iCs/>
    </w:rPr>
  </w:style>
  <w:style w:type="paragraph" w:styleId="Lgende">
    <w:name w:val="caption"/>
    <w:basedOn w:val="Normal"/>
    <w:next w:val="Normal"/>
    <w:uiPriority w:val="35"/>
    <w:unhideWhenUsed/>
    <w:qFormat/>
    <w:rsid w:val="00B81CA9"/>
    <w:pPr>
      <w:spacing w:line="240" w:lineRule="auto"/>
    </w:pPr>
    <w:rPr>
      <w:b/>
      <w:bCs/>
      <w:color w:val="404040" w:themeColor="text1" w:themeTint="BF"/>
      <w:sz w:val="16"/>
      <w:szCs w:val="16"/>
    </w:rPr>
  </w:style>
  <w:style w:type="paragraph" w:styleId="Titre">
    <w:name w:val="Title"/>
    <w:basedOn w:val="Normal"/>
    <w:next w:val="Normal"/>
    <w:link w:val="TitreCar"/>
    <w:uiPriority w:val="10"/>
    <w:qFormat/>
    <w:rsid w:val="00B81CA9"/>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reCar">
    <w:name w:val="Titre Car"/>
    <w:basedOn w:val="Policepardfaut"/>
    <w:link w:val="Titre"/>
    <w:uiPriority w:val="10"/>
    <w:rsid w:val="00B81CA9"/>
    <w:rPr>
      <w:rFonts w:asciiTheme="majorHAnsi" w:eastAsiaTheme="majorEastAsia" w:hAnsiTheme="majorHAnsi" w:cstheme="majorBidi"/>
      <w:caps/>
      <w:color w:val="44546A" w:themeColor="text2"/>
      <w:spacing w:val="30"/>
      <w:sz w:val="72"/>
      <w:szCs w:val="72"/>
    </w:rPr>
  </w:style>
  <w:style w:type="paragraph" w:styleId="Sous-titre">
    <w:name w:val="Subtitle"/>
    <w:basedOn w:val="Normal"/>
    <w:next w:val="Normal"/>
    <w:link w:val="Sous-titreCar"/>
    <w:uiPriority w:val="11"/>
    <w:qFormat/>
    <w:rsid w:val="00B81CA9"/>
    <w:pPr>
      <w:numPr>
        <w:ilvl w:val="1"/>
      </w:numPr>
      <w:jc w:val="center"/>
    </w:pPr>
    <w:rPr>
      <w:color w:val="44546A" w:themeColor="text2"/>
      <w:sz w:val="28"/>
      <w:szCs w:val="28"/>
    </w:rPr>
  </w:style>
  <w:style w:type="character" w:customStyle="1" w:styleId="Sous-titreCar">
    <w:name w:val="Sous-titre Car"/>
    <w:basedOn w:val="Policepardfaut"/>
    <w:link w:val="Sous-titre"/>
    <w:uiPriority w:val="11"/>
    <w:rsid w:val="00B81CA9"/>
    <w:rPr>
      <w:color w:val="44546A" w:themeColor="text2"/>
      <w:sz w:val="28"/>
      <w:szCs w:val="28"/>
    </w:rPr>
  </w:style>
  <w:style w:type="character" w:styleId="lev">
    <w:name w:val="Strong"/>
    <w:basedOn w:val="Policepardfaut"/>
    <w:uiPriority w:val="22"/>
    <w:qFormat/>
    <w:rsid w:val="00B81CA9"/>
    <w:rPr>
      <w:b/>
      <w:bCs/>
    </w:rPr>
  </w:style>
  <w:style w:type="character" w:styleId="Accentuation">
    <w:name w:val="Emphasis"/>
    <w:basedOn w:val="Policepardfaut"/>
    <w:uiPriority w:val="20"/>
    <w:qFormat/>
    <w:rsid w:val="00B81CA9"/>
    <w:rPr>
      <w:i/>
      <w:iCs/>
      <w:color w:val="000000" w:themeColor="text1"/>
    </w:rPr>
  </w:style>
  <w:style w:type="paragraph" w:styleId="Sansinterligne">
    <w:name w:val="No Spacing"/>
    <w:uiPriority w:val="1"/>
    <w:qFormat/>
    <w:rsid w:val="00B81CA9"/>
    <w:pPr>
      <w:spacing w:after="0" w:line="240" w:lineRule="auto"/>
    </w:pPr>
  </w:style>
  <w:style w:type="paragraph" w:styleId="Citation">
    <w:name w:val="Quote"/>
    <w:basedOn w:val="Normal"/>
    <w:next w:val="Normal"/>
    <w:link w:val="CitationCar"/>
    <w:uiPriority w:val="29"/>
    <w:qFormat/>
    <w:rsid w:val="00B81CA9"/>
    <w:pPr>
      <w:spacing w:before="160"/>
      <w:ind w:left="720" w:right="720"/>
      <w:jc w:val="center"/>
    </w:pPr>
    <w:rPr>
      <w:i/>
      <w:iCs/>
      <w:color w:val="7B7B7B" w:themeColor="accent3" w:themeShade="BF"/>
      <w:sz w:val="24"/>
      <w:szCs w:val="24"/>
    </w:rPr>
  </w:style>
  <w:style w:type="character" w:customStyle="1" w:styleId="CitationCar">
    <w:name w:val="Citation Car"/>
    <w:basedOn w:val="Policepardfaut"/>
    <w:link w:val="Citation"/>
    <w:uiPriority w:val="29"/>
    <w:rsid w:val="00B81CA9"/>
    <w:rPr>
      <w:i/>
      <w:iCs/>
      <w:color w:val="7B7B7B" w:themeColor="accent3" w:themeShade="BF"/>
      <w:sz w:val="24"/>
      <w:szCs w:val="24"/>
    </w:rPr>
  </w:style>
  <w:style w:type="paragraph" w:styleId="Citationintense">
    <w:name w:val="Intense Quote"/>
    <w:basedOn w:val="Normal"/>
    <w:next w:val="Normal"/>
    <w:link w:val="CitationintenseCar"/>
    <w:uiPriority w:val="30"/>
    <w:qFormat/>
    <w:rsid w:val="00B81CA9"/>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CitationintenseCar">
    <w:name w:val="Citation intense Car"/>
    <w:basedOn w:val="Policepardfaut"/>
    <w:link w:val="Citationintense"/>
    <w:uiPriority w:val="30"/>
    <w:rsid w:val="00B81CA9"/>
    <w:rPr>
      <w:rFonts w:asciiTheme="majorHAnsi" w:eastAsiaTheme="majorEastAsia" w:hAnsiTheme="majorHAnsi" w:cstheme="majorBidi"/>
      <w:caps/>
      <w:color w:val="2E74B5" w:themeColor="accent1" w:themeShade="BF"/>
      <w:sz w:val="28"/>
      <w:szCs w:val="28"/>
    </w:rPr>
  </w:style>
  <w:style w:type="character" w:styleId="Emphaseple">
    <w:name w:val="Subtle Emphasis"/>
    <w:basedOn w:val="Policepardfaut"/>
    <w:uiPriority w:val="19"/>
    <w:qFormat/>
    <w:rsid w:val="00B81CA9"/>
    <w:rPr>
      <w:i/>
      <w:iCs/>
      <w:color w:val="595959" w:themeColor="text1" w:themeTint="A6"/>
    </w:rPr>
  </w:style>
  <w:style w:type="character" w:styleId="Emphaseintense">
    <w:name w:val="Intense Emphasis"/>
    <w:basedOn w:val="Policepardfaut"/>
    <w:uiPriority w:val="21"/>
    <w:qFormat/>
    <w:rsid w:val="00B81CA9"/>
    <w:rPr>
      <w:b/>
      <w:bCs/>
      <w:i/>
      <w:iCs/>
      <w:color w:val="auto"/>
    </w:rPr>
  </w:style>
  <w:style w:type="character" w:styleId="Rfrenceple">
    <w:name w:val="Subtle Reference"/>
    <w:basedOn w:val="Policepardfaut"/>
    <w:uiPriority w:val="31"/>
    <w:qFormat/>
    <w:rsid w:val="00B81CA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B81CA9"/>
    <w:rPr>
      <w:b/>
      <w:bCs/>
      <w:caps w:val="0"/>
      <w:smallCaps/>
      <w:color w:val="auto"/>
      <w:spacing w:val="0"/>
      <w:u w:val="single"/>
    </w:rPr>
  </w:style>
  <w:style w:type="character" w:styleId="Titredulivre">
    <w:name w:val="Book Title"/>
    <w:basedOn w:val="Policepardfaut"/>
    <w:uiPriority w:val="33"/>
    <w:qFormat/>
    <w:rsid w:val="00B81CA9"/>
    <w:rPr>
      <w:b/>
      <w:bCs/>
      <w:caps w:val="0"/>
      <w:smallCaps/>
      <w:spacing w:val="0"/>
    </w:rPr>
  </w:style>
  <w:style w:type="paragraph" w:styleId="En-ttedetabledesmatires">
    <w:name w:val="TOC Heading"/>
    <w:basedOn w:val="Titre1"/>
    <w:next w:val="Normal"/>
    <w:uiPriority w:val="39"/>
    <w:semiHidden/>
    <w:unhideWhenUsed/>
    <w:qFormat/>
    <w:rsid w:val="00B81CA9"/>
    <w:pPr>
      <w:outlineLvl w:val="9"/>
    </w:pPr>
  </w:style>
  <w:style w:type="paragraph" w:styleId="Paragraphedeliste">
    <w:name w:val="List Paragraph"/>
    <w:basedOn w:val="Normal"/>
    <w:uiPriority w:val="34"/>
    <w:qFormat/>
    <w:rsid w:val="00DE7C90"/>
    <w:pPr>
      <w:ind w:left="720"/>
      <w:contextualSpacing/>
    </w:pPr>
  </w:style>
  <w:style w:type="character" w:styleId="Lienhypertexte">
    <w:name w:val="Hyperlink"/>
    <w:basedOn w:val="Policepardfaut"/>
    <w:uiPriority w:val="99"/>
    <w:unhideWhenUsed/>
    <w:rsid w:val="00DE7C90"/>
    <w:rPr>
      <w:color w:val="0563C1" w:themeColor="hyperlink"/>
      <w:u w:val="single"/>
    </w:rPr>
  </w:style>
  <w:style w:type="character" w:styleId="Lienhypertextesuivivisit">
    <w:name w:val="FollowedHyperlink"/>
    <w:basedOn w:val="Policepardfaut"/>
    <w:uiPriority w:val="99"/>
    <w:semiHidden/>
    <w:unhideWhenUsed/>
    <w:rsid w:val="00DE7C90"/>
    <w:rPr>
      <w:color w:val="954F72" w:themeColor="followedHyperlink"/>
      <w:u w:val="single"/>
    </w:rPr>
  </w:style>
  <w:style w:type="paragraph" w:styleId="PrformatHTML">
    <w:name w:val="HTML Preformatted"/>
    <w:basedOn w:val="Normal"/>
    <w:link w:val="PrformatHTMLCar"/>
    <w:uiPriority w:val="99"/>
    <w:semiHidden/>
    <w:unhideWhenUsed/>
    <w:rsid w:val="00637A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PrformatHTMLCar">
    <w:name w:val="Préformaté HTML Car"/>
    <w:basedOn w:val="Policepardfaut"/>
    <w:link w:val="PrformatHTML"/>
    <w:uiPriority w:val="99"/>
    <w:semiHidden/>
    <w:rsid w:val="00637A73"/>
    <w:rPr>
      <w:rFonts w:ascii="Courier New" w:eastAsia="Times New Roman" w:hAnsi="Courier New" w:cs="Courier New"/>
      <w:sz w:val="20"/>
      <w:szCs w:val="20"/>
      <w:lang w:eastAsia="fr-CA"/>
    </w:rPr>
  </w:style>
  <w:style w:type="character" w:styleId="CodeHTML">
    <w:name w:val="HTML Code"/>
    <w:basedOn w:val="Policepardfaut"/>
    <w:uiPriority w:val="99"/>
    <w:semiHidden/>
    <w:unhideWhenUsed/>
    <w:rsid w:val="00637A73"/>
    <w:rPr>
      <w:rFonts w:ascii="Courier New" w:eastAsia="Times New Roman" w:hAnsi="Courier New" w:cs="Courier New"/>
      <w:sz w:val="20"/>
      <w:szCs w:val="20"/>
    </w:rPr>
  </w:style>
  <w:style w:type="character" w:customStyle="1" w:styleId="hljs-builtin">
    <w:name w:val="hljs-built_in"/>
    <w:basedOn w:val="Policepardfaut"/>
    <w:rsid w:val="00A50DE8"/>
  </w:style>
  <w:style w:type="character" w:customStyle="1" w:styleId="hljs-string">
    <w:name w:val="hljs-string"/>
    <w:basedOn w:val="Policepardfaut"/>
    <w:rsid w:val="00A50DE8"/>
  </w:style>
  <w:style w:type="character" w:customStyle="1" w:styleId="token">
    <w:name w:val="token"/>
    <w:basedOn w:val="Policepardfaut"/>
    <w:rsid w:val="00F27C31"/>
  </w:style>
  <w:style w:type="paragraph" w:styleId="Notedebasdepage">
    <w:name w:val="footnote text"/>
    <w:basedOn w:val="Normal"/>
    <w:link w:val="NotedebasdepageCar"/>
    <w:uiPriority w:val="99"/>
    <w:semiHidden/>
    <w:unhideWhenUsed/>
    <w:rsid w:val="009166A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166A2"/>
    <w:rPr>
      <w:sz w:val="20"/>
      <w:szCs w:val="20"/>
    </w:rPr>
  </w:style>
  <w:style w:type="character" w:styleId="Appelnotedebasdep">
    <w:name w:val="footnote reference"/>
    <w:basedOn w:val="Policepardfaut"/>
    <w:uiPriority w:val="99"/>
    <w:semiHidden/>
    <w:unhideWhenUsed/>
    <w:rsid w:val="009166A2"/>
    <w:rPr>
      <w:vertAlign w:val="superscript"/>
    </w:rPr>
  </w:style>
  <w:style w:type="paragraph" w:styleId="Notedefin">
    <w:name w:val="endnote text"/>
    <w:basedOn w:val="Normal"/>
    <w:link w:val="NotedefinCar"/>
    <w:uiPriority w:val="99"/>
    <w:semiHidden/>
    <w:unhideWhenUsed/>
    <w:rsid w:val="00B675C1"/>
    <w:pPr>
      <w:spacing w:after="0" w:line="240" w:lineRule="auto"/>
    </w:pPr>
    <w:rPr>
      <w:sz w:val="20"/>
      <w:szCs w:val="20"/>
    </w:rPr>
  </w:style>
  <w:style w:type="character" w:customStyle="1" w:styleId="NotedefinCar">
    <w:name w:val="Note de fin Car"/>
    <w:basedOn w:val="Policepardfaut"/>
    <w:link w:val="Notedefin"/>
    <w:uiPriority w:val="99"/>
    <w:semiHidden/>
    <w:rsid w:val="00B675C1"/>
    <w:rPr>
      <w:sz w:val="20"/>
      <w:szCs w:val="20"/>
    </w:rPr>
  </w:style>
  <w:style w:type="character" w:styleId="Appeldenotedefin">
    <w:name w:val="endnote reference"/>
    <w:basedOn w:val="Policepardfaut"/>
    <w:uiPriority w:val="99"/>
    <w:semiHidden/>
    <w:unhideWhenUsed/>
    <w:rsid w:val="00B675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152790">
      <w:bodyDiv w:val="1"/>
      <w:marLeft w:val="0"/>
      <w:marRight w:val="0"/>
      <w:marTop w:val="0"/>
      <w:marBottom w:val="0"/>
      <w:divBdr>
        <w:top w:val="none" w:sz="0" w:space="0" w:color="auto"/>
        <w:left w:val="none" w:sz="0" w:space="0" w:color="auto"/>
        <w:bottom w:val="none" w:sz="0" w:space="0" w:color="auto"/>
        <w:right w:val="none" w:sz="0" w:space="0" w:color="auto"/>
      </w:divBdr>
    </w:div>
    <w:div w:id="272714032">
      <w:bodyDiv w:val="1"/>
      <w:marLeft w:val="0"/>
      <w:marRight w:val="0"/>
      <w:marTop w:val="0"/>
      <w:marBottom w:val="0"/>
      <w:divBdr>
        <w:top w:val="none" w:sz="0" w:space="0" w:color="auto"/>
        <w:left w:val="none" w:sz="0" w:space="0" w:color="auto"/>
        <w:bottom w:val="none" w:sz="0" w:space="0" w:color="auto"/>
        <w:right w:val="none" w:sz="0" w:space="0" w:color="auto"/>
      </w:divBdr>
    </w:div>
    <w:div w:id="940180709">
      <w:bodyDiv w:val="1"/>
      <w:marLeft w:val="0"/>
      <w:marRight w:val="0"/>
      <w:marTop w:val="0"/>
      <w:marBottom w:val="0"/>
      <w:divBdr>
        <w:top w:val="none" w:sz="0" w:space="0" w:color="auto"/>
        <w:left w:val="none" w:sz="0" w:space="0" w:color="auto"/>
        <w:bottom w:val="none" w:sz="0" w:space="0" w:color="auto"/>
        <w:right w:val="none" w:sz="0" w:space="0" w:color="auto"/>
      </w:divBdr>
    </w:div>
    <w:div w:id="172406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dejs.org/dist/v6.9.1/node-v6.9.1-x64.msi" TargetMode="External"/><Relationship Id="rId13" Type="http://schemas.openxmlformats.org/officeDocument/2006/relationships/hyperlink" Target="https://developer.android.com/studio/index.html"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python.org/ftp/python/2.7.12/python-2.7.12.msi" TargetMode="External"/><Relationship Id="rId19" Type="http://schemas.openxmlformats.org/officeDocument/2006/relationships/hyperlink" Target="https://developer.android.com/studio/run/managing-avds.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eveloper.android.com/studio/install.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42C77-EA85-4389-A5A0-11BBF38FF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3</TotalTime>
  <Pages>5</Pages>
  <Words>575</Words>
  <Characters>3163</Characters>
  <Application>Microsoft Office Word</Application>
  <DocSecurity>0</DocSecurity>
  <Lines>26</Lines>
  <Paragraphs>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Roy</dc:creator>
  <cp:keywords/>
  <dc:description/>
  <cp:lastModifiedBy>Samuel Roy</cp:lastModifiedBy>
  <cp:revision>6</cp:revision>
  <dcterms:created xsi:type="dcterms:W3CDTF">2016-11-03T14:23:00Z</dcterms:created>
  <dcterms:modified xsi:type="dcterms:W3CDTF">2016-11-12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4hf1x8Mi"/&gt;&lt;style id="http://www.zotero.org/styles/chicago-note-bibliography" locale="fr-CA"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